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pPr w:leftFromText="180" w:rightFromText="180" w:horzAnchor="margin" w:tblpXSpec="center" w:tblpY="-318"/>
        <w:tblW w:w="11115" w:type="dxa"/>
        <w:tblLook w:val="04A0" w:firstRow="1" w:lastRow="0" w:firstColumn="1" w:lastColumn="0" w:noHBand="0" w:noVBand="1"/>
      </w:tblPr>
      <w:tblGrid>
        <w:gridCol w:w="961"/>
        <w:gridCol w:w="4050"/>
        <w:gridCol w:w="4094"/>
        <w:gridCol w:w="1050"/>
        <w:gridCol w:w="960"/>
      </w:tblGrid>
      <w:tr w:rsidR="000B2741" w:rsidRPr="000B2741" w:rsidTr="00705D8D">
        <w:trPr>
          <w:trHeight w:val="315"/>
        </w:trPr>
        <w:tc>
          <w:tcPr>
            <w:tcW w:w="10155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0B2741" w:rsidRPr="000B2741" w:rsidRDefault="000B2741" w:rsidP="000B2741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4"/>
                <w:szCs w:val="24"/>
              </w:rPr>
            </w:pPr>
            <w:r w:rsidRPr="000B2741">
              <w:rPr>
                <w:rFonts w:ascii="Arial" w:eastAsia="Times New Roman" w:hAnsi="Arial" w:cs="Arial"/>
                <w:b/>
                <w:bCs/>
                <w:sz w:val="24"/>
                <w:szCs w:val="24"/>
              </w:rPr>
              <w:t>Table S1</w:t>
            </w:r>
            <w:r w:rsidRPr="000B2741">
              <w:rPr>
                <w:rFonts w:ascii="Arial" w:eastAsia="Times New Roman" w:hAnsi="Arial" w:cs="Arial"/>
                <w:sz w:val="24"/>
                <w:szCs w:val="24"/>
              </w:rPr>
              <w:t>. Real-time RT PCR Primer lis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B2741" w:rsidRPr="000B2741" w:rsidRDefault="000B2741" w:rsidP="000B274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EA238B" w:rsidRPr="000B2741" w:rsidTr="00705D8D">
        <w:trPr>
          <w:gridAfter w:val="1"/>
          <w:wAfter w:w="960" w:type="dxa"/>
          <w:trHeight w:val="300"/>
        </w:trPr>
        <w:tc>
          <w:tcPr>
            <w:tcW w:w="96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EA238B" w:rsidRPr="000B2741" w:rsidRDefault="00EA238B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Gene Name</w:t>
            </w:r>
          </w:p>
        </w:tc>
        <w:tc>
          <w:tcPr>
            <w:tcW w:w="814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A238B" w:rsidRPr="000B2741" w:rsidRDefault="00EA238B" w:rsidP="000B274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Primer sequences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A238B" w:rsidRPr="000B2741" w:rsidRDefault="00EA238B" w:rsidP="000B274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274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EA238B" w:rsidRPr="000B2741" w:rsidTr="00705D8D">
        <w:trPr>
          <w:gridAfter w:val="1"/>
          <w:wAfter w:w="960" w:type="dxa"/>
          <w:trHeight w:val="480"/>
        </w:trPr>
        <w:tc>
          <w:tcPr>
            <w:tcW w:w="96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EA238B" w:rsidRPr="000B2741" w:rsidRDefault="00EA238B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40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A238B" w:rsidRPr="000B2741" w:rsidRDefault="00EA238B" w:rsidP="000B274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Sense 5’-3’</w:t>
            </w:r>
          </w:p>
        </w:tc>
        <w:tc>
          <w:tcPr>
            <w:tcW w:w="40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A238B" w:rsidRPr="000B2741" w:rsidRDefault="00EA238B" w:rsidP="000B2741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Antisense 5’-3’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A238B" w:rsidRPr="000B2741" w:rsidRDefault="00EA238B" w:rsidP="000B274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B274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705D8D" w:rsidRPr="000B2741" w:rsidTr="00145153">
        <w:trPr>
          <w:gridAfter w:val="1"/>
          <w:wAfter w:w="960" w:type="dxa"/>
          <w:trHeight w:val="298"/>
        </w:trPr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EA238B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PPAR α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TGTCGGGATGTCACACAATGC</w:t>
            </w:r>
          </w:p>
        </w:tc>
        <w:tc>
          <w:tcPr>
            <w:tcW w:w="40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TTCAGGTCGTGTTCACAGGTAAAG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705D8D" w:rsidRPr="000B2741" w:rsidTr="00145153">
        <w:trPr>
          <w:gridAfter w:val="1"/>
          <w:wAfter w:w="960" w:type="dxa"/>
          <w:trHeight w:val="298"/>
        </w:trPr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EA238B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PPARδ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GGATTTTAGAGTGGGTGTTTTTTA</w:t>
            </w:r>
          </w:p>
        </w:tc>
        <w:tc>
          <w:tcPr>
            <w:tcW w:w="40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CACACCCGATTCCATGTTGAG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705D8D" w:rsidRPr="000B2741" w:rsidTr="00145153">
        <w:trPr>
          <w:gridAfter w:val="1"/>
          <w:wAfter w:w="960" w:type="dxa"/>
          <w:trHeight w:val="298"/>
        </w:trPr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PPAR</w:t>
            </w:r>
            <w:r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γ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TGGTTATTTTGTAGGTTGGTTT</w:t>
            </w:r>
          </w:p>
        </w:tc>
        <w:tc>
          <w:tcPr>
            <w:tcW w:w="40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TTGATCGCACTTTGGTATTCTTGG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705D8D" w:rsidRPr="000B2741" w:rsidTr="00145153">
        <w:trPr>
          <w:gridAfter w:val="1"/>
          <w:wAfter w:w="960" w:type="dxa"/>
          <w:trHeight w:val="298"/>
        </w:trPr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EA238B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LPL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GGAGAGTTATTTAAGAAAGGTGG</w:t>
            </w:r>
          </w:p>
        </w:tc>
        <w:tc>
          <w:tcPr>
            <w:tcW w:w="40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AGTCAGGCCAGCTGAAGTAGGAGT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705D8D" w:rsidRPr="000B2741" w:rsidTr="00145153">
        <w:trPr>
          <w:gridAfter w:val="1"/>
          <w:wAfter w:w="960" w:type="dxa"/>
          <w:trHeight w:val="298"/>
        </w:trPr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CPT1A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AACACCATCCACGCCATACTG</w:t>
            </w:r>
          </w:p>
        </w:tc>
        <w:tc>
          <w:tcPr>
            <w:tcW w:w="40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TCCCAGAAGACGAATAGGTTTGAG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705D8D" w:rsidRPr="000B2741" w:rsidTr="00145153">
        <w:trPr>
          <w:gridAfter w:val="1"/>
          <w:wAfter w:w="960" w:type="dxa"/>
          <w:trHeight w:val="298"/>
        </w:trPr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EA238B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UCP2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TAAAGGTTAAGGTGTAAGGAAAATTAAG</w:t>
            </w:r>
          </w:p>
        </w:tc>
        <w:tc>
          <w:tcPr>
            <w:tcW w:w="40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GCAATGGTCTTGTAGGCTTCG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705D8D" w:rsidRPr="000B2741" w:rsidTr="00145153">
        <w:trPr>
          <w:gridAfter w:val="1"/>
          <w:wAfter w:w="960" w:type="dxa"/>
          <w:trHeight w:val="298"/>
        </w:trPr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GPAT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GGTTAAAGAATTAAATTTTGTT</w:t>
            </w:r>
          </w:p>
        </w:tc>
        <w:tc>
          <w:tcPr>
            <w:tcW w:w="40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ACAGAATGTCTTTGCGTCCA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CaWRkaW5nZXI8L0F1dGhvcj48WWVhcj4yMDA4PC9ZZWFy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CaWRkaW5nZXI8L0F1dGhvcj48WWVhcj4yMDA4PC9ZZWFy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</w:t>
            </w:r>
            <w:hyperlink w:anchor="_ENREF_1" w:tooltip="Biddinger, 2008 #2493" w:history="1">
              <w:r>
                <w:rPr>
                  <w:rFonts w:ascii="Calibri" w:eastAsia="Times New Roman" w:hAnsi="Calibri" w:cs="Calibri"/>
                  <w:noProof/>
                  <w:color w:val="000000"/>
                </w:rPr>
                <w:t>1</w:t>
              </w:r>
            </w:hyperlink>
            <w:r>
              <w:rPr>
                <w:rFonts w:ascii="Calibri" w:eastAsia="Times New Roman" w:hAnsi="Calibri" w:cs="Calibri"/>
                <w:noProof/>
                <w:color w:val="000000"/>
              </w:rPr>
              <w:t>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705D8D" w:rsidRPr="000B2741" w:rsidTr="00145153">
        <w:trPr>
          <w:gridAfter w:val="1"/>
          <w:wAfter w:w="960" w:type="dxa"/>
          <w:trHeight w:val="298"/>
        </w:trPr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SCD-1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GAGGGTAGTAAATTTGTTGGT</w:t>
            </w:r>
          </w:p>
        </w:tc>
        <w:tc>
          <w:tcPr>
            <w:tcW w:w="40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CCCAGTCGTACACGTCATTTT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5D8D" w:rsidRPr="000B2741" w:rsidRDefault="00705D8D" w:rsidP="00EA23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CaWRkaW5nZXI8L0F1dGhvcj48WWVhcj4yMDA4PC9ZZWFy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CaWRkaW5nZXI8L0F1dGhvcj48WWVhcj4yMDA4PC9ZZWFy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</w:t>
            </w:r>
            <w:hyperlink w:anchor="_ENREF_1" w:tooltip="Biddinger, 2008 #2493" w:history="1">
              <w:r>
                <w:rPr>
                  <w:rFonts w:ascii="Calibri" w:eastAsia="Times New Roman" w:hAnsi="Calibri" w:cs="Calibri"/>
                  <w:noProof/>
                  <w:color w:val="000000"/>
                </w:rPr>
                <w:t>1</w:t>
              </w:r>
            </w:hyperlink>
            <w:r>
              <w:rPr>
                <w:rFonts w:ascii="Calibri" w:eastAsia="Times New Roman" w:hAnsi="Calibri" w:cs="Calibri"/>
                <w:noProof/>
                <w:color w:val="000000"/>
              </w:rPr>
              <w:t>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705D8D" w:rsidRPr="000B2741" w:rsidTr="00145153">
        <w:trPr>
          <w:gridAfter w:val="1"/>
          <w:wAfter w:w="960" w:type="dxa"/>
          <w:trHeight w:val="298"/>
        </w:trPr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ACC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TTTGTTGGTGTTGGGATTTATAG</w:t>
            </w:r>
          </w:p>
        </w:tc>
        <w:tc>
          <w:tcPr>
            <w:tcW w:w="40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GTCATTACCATCTTCATTACCTCAATCTC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5D8D" w:rsidRPr="000B2741" w:rsidRDefault="00705D8D" w:rsidP="00EA23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705D8D" w:rsidRPr="000B2741" w:rsidTr="00145153">
        <w:trPr>
          <w:gridAfter w:val="1"/>
          <w:wAfter w:w="960" w:type="dxa"/>
          <w:trHeight w:val="298"/>
        </w:trPr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ACO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GGATTTTTTGTAGGAAGGAGA</w:t>
            </w:r>
          </w:p>
        </w:tc>
        <w:tc>
          <w:tcPr>
            <w:tcW w:w="40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CCACTCAAACAAGTTTTCATACACA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Mori&lt;/Author&gt;&lt;Year&gt;2007&lt;/Year&gt;&lt;RecNum&gt;2494&lt;/RecNum&gt;&lt;DisplayText&gt;[2]&lt;/DisplayText&gt;&lt;record&gt;&lt;rec-number&gt;2494&lt;/rec-number&gt;&lt;foreign-keys&gt;&lt;key app="EN" db-id="rezfxtzdg99f5uetrz1x9vw302fpvep5x0z5"&gt;2494&lt;/key&gt;&lt;/foreign-keys&gt;&lt;ref-type name="Journal Article"&gt;17&lt;/ref-type&gt;&lt;contributors&gt;&lt;authors&gt;&lt;author&gt;Mori, T.&lt;/author&gt;&lt;author&gt;Kondo, H.&lt;/author&gt;&lt;author&gt;Hase, T.&lt;/author&gt;&lt;author&gt;Tokimitsu, I.&lt;/author&gt;&lt;author&gt;Murase, T.&lt;/author&gt;&lt;/authors&gt;&lt;/contributors&gt;&lt;auth-address&gt;Biological Science Laboratories, Kao Corporation, Akabane, Ichikai-machi, Haga-gun, Tochigi 321-3497, Japan.&lt;/auth-address&gt;&lt;titles&gt;&lt;title&gt;Dietary fish oil upregulates intestinal lipid metabolism and reduces body weight gain in C57BL/6J mice&lt;/title&gt;&lt;secondary-title&gt;J Nutr&lt;/secondary-title&gt;&lt;alt-title&gt;The Journal of nutrition&lt;/alt-title&gt;&lt;/titles&gt;&lt;periodical&gt;&lt;full-title&gt;J Nutr&lt;/full-title&gt;&lt;abbr-1&gt;The Journal of nutrition&lt;/abbr-1&gt;&lt;/periodical&gt;&lt;alt-periodical&gt;&lt;full-title&gt;J Nutr&lt;/full-title&gt;&lt;abbr-1&gt;The Journal of nutrition&lt;/abbr-1&gt;&lt;/alt-periodical&gt;&lt;pages&gt;2629-34&lt;/pages&gt;&lt;volume&gt;137&lt;/volume&gt;&lt;number&gt;12&lt;/number&gt;&lt;edition&gt;2007/11/22&lt;/edition&gt;&lt;keywords&gt;&lt;keyword&gt;Adipose Tissue, White&lt;/keyword&gt;&lt;keyword&gt;Animals&lt;/keyword&gt;&lt;keyword&gt;Body Weight/ drug effects&lt;/keyword&gt;&lt;keyword&gt;Diet&lt;/keyword&gt;&lt;keyword&gt;Fatty Acids/metabolism&lt;/keyword&gt;&lt;keyword&gt;Fish Oils/ pharmacology&lt;/keyword&gt;&lt;keyword&gt;Gene Expression Regulation&lt;/keyword&gt;&lt;keyword&gt;Intestine, Small/ drug effects/ metabolism&lt;/keyword&gt;&lt;keyword&gt;Lipid Metabolism/ drug effects&lt;/keyword&gt;&lt;keyword&gt;Male&lt;/keyword&gt;&lt;keyword&gt;Mice&lt;/keyword&gt;&lt;keyword&gt;Mice, Inbred C57BL&lt;/keyword&gt;&lt;keyword&gt;Obesity&lt;/keyword&gt;&lt;keyword&gt;RNA, Messenger/genetics/metabolism&lt;/keyword&gt;&lt;keyword&gt;Triglycerides/pharmacology&lt;/keyword&gt;&lt;keyword&gt;Weight Gain/drug effects&lt;/keyword&gt;&lt;/keywords&gt;&lt;dates&gt;&lt;year&gt;2007&lt;/year&gt;&lt;pub-dates&gt;&lt;date&gt;Dec&lt;/date&gt;&lt;/pub-dates&gt;&lt;/dates&gt;&lt;isbn&gt;1541-6100 (Electronic)&amp;#xD;0022-3166 (Linking)&lt;/isbn&gt;&lt;accession-num&gt;18029475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</w:t>
            </w:r>
            <w:hyperlink w:anchor="_ENREF_2" w:tooltip="Mori, 2007 #2494" w:history="1">
              <w:r>
                <w:rPr>
                  <w:rFonts w:ascii="Calibri" w:eastAsia="Times New Roman" w:hAnsi="Calibri" w:cs="Calibri"/>
                  <w:noProof/>
                  <w:color w:val="000000"/>
                </w:rPr>
                <w:t>2</w:t>
              </w:r>
            </w:hyperlink>
            <w:r>
              <w:rPr>
                <w:rFonts w:ascii="Calibri" w:eastAsia="Times New Roman" w:hAnsi="Calibri" w:cs="Calibri"/>
                <w:noProof/>
                <w:color w:val="000000"/>
              </w:rPr>
              <w:t>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705D8D" w:rsidRPr="000B2741" w:rsidTr="00145153">
        <w:trPr>
          <w:gridAfter w:val="1"/>
          <w:wAfter w:w="960" w:type="dxa"/>
          <w:trHeight w:val="298"/>
        </w:trPr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FAS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TTAGTGATTGGAGTAGAGAGAAGTTG</w:t>
            </w:r>
          </w:p>
        </w:tc>
        <w:tc>
          <w:tcPr>
            <w:tcW w:w="40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ACAGAGGAGAAGGCCACAAA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5D8D" w:rsidRPr="000B2741" w:rsidRDefault="00705D8D" w:rsidP="00EA23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Ob2d1ZWlyYXM8L0F1dGhvcj48WWVhcj4yMDA3PC9ZZWFy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Ob2d1ZWlyYXM8L0F1dGhvcj48WWVhcj4yMDA3PC9ZZWFy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</w:t>
            </w:r>
            <w:hyperlink w:anchor="_ENREF_3" w:tooltip="Nogueiras, 2007 #2495" w:history="1">
              <w:r>
                <w:rPr>
                  <w:rFonts w:ascii="Calibri" w:eastAsia="Times New Roman" w:hAnsi="Calibri" w:cs="Calibri"/>
                  <w:noProof/>
                  <w:color w:val="000000"/>
                </w:rPr>
                <w:t>3</w:t>
              </w:r>
            </w:hyperlink>
            <w:r>
              <w:rPr>
                <w:rFonts w:ascii="Calibri" w:eastAsia="Times New Roman" w:hAnsi="Calibri" w:cs="Calibri"/>
                <w:noProof/>
                <w:color w:val="000000"/>
              </w:rPr>
              <w:t>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705D8D" w:rsidRPr="000B2741" w:rsidTr="00145153">
        <w:trPr>
          <w:gridAfter w:val="1"/>
          <w:wAfter w:w="960" w:type="dxa"/>
          <w:trHeight w:val="298"/>
        </w:trPr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DGAT2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AGGGGTTTTTTTTAAGGTTTTTTTT</w:t>
            </w:r>
          </w:p>
        </w:tc>
        <w:tc>
          <w:tcPr>
            <w:tcW w:w="40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AATAGGTGGGAACCAGATCAGC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5D8D" w:rsidRPr="000B2741" w:rsidRDefault="00705D8D" w:rsidP="00EA23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705D8D" w:rsidRPr="000B2741" w:rsidTr="00145153">
        <w:trPr>
          <w:gridAfter w:val="1"/>
          <w:wAfter w:w="960" w:type="dxa"/>
          <w:trHeight w:val="298"/>
        </w:trPr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PDK4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GGGTTATAGGATGGATTGAG</w:t>
            </w:r>
          </w:p>
        </w:tc>
        <w:tc>
          <w:tcPr>
            <w:tcW w:w="40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CATGGAACTCCACCAAATCCA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705D8D" w:rsidRPr="000B2741" w:rsidTr="00145153">
        <w:trPr>
          <w:gridAfter w:val="1"/>
          <w:wAfter w:w="960" w:type="dxa"/>
          <w:trHeight w:val="298"/>
        </w:trPr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NPY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GGATAGTTGGTAGTGTTAAAGATTT</w:t>
            </w:r>
          </w:p>
        </w:tc>
        <w:tc>
          <w:tcPr>
            <w:tcW w:w="40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AATCAGTGTCTCAGGGCTGGA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B7C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UYW5lZ2FzaGltYTwvQXV0aG9yPjxZZWFyPjIwMTA8L1ll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UYW5lZ2FzaGltYTwvQXV0aG9yPjxZZWFyPjIwMTA8L1ll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FB7C7F">
              <w:rPr>
                <w:rFonts w:ascii="Times New Roman" w:hAnsi="Times New Roman" w:cs="Times New Roman"/>
              </w:rPr>
            </w:r>
            <w:r w:rsidRPr="00FB7C7F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</w:t>
            </w:r>
            <w:hyperlink w:anchor="_ENREF_4" w:tooltip="Tanegashima, 2010 #517" w:history="1">
              <w:r>
                <w:rPr>
                  <w:rFonts w:ascii="Times New Roman" w:hAnsi="Times New Roman" w:cs="Times New Roman"/>
                  <w:noProof/>
                </w:rPr>
                <w:t>4</w:t>
              </w:r>
            </w:hyperlink>
            <w:r>
              <w:rPr>
                <w:rFonts w:ascii="Times New Roman" w:hAnsi="Times New Roman" w:cs="Times New Roman"/>
                <w:noProof/>
              </w:rPr>
              <w:t>]</w:t>
            </w:r>
            <w:r w:rsidRPr="00FB7C7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705D8D" w:rsidRPr="000B2741" w:rsidTr="00145153">
        <w:trPr>
          <w:gridAfter w:val="1"/>
          <w:wAfter w:w="960" w:type="dxa"/>
          <w:trHeight w:val="298"/>
        </w:trPr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POMC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GAATTTTTTTTGGGGATTAGGG</w:t>
            </w:r>
          </w:p>
        </w:tc>
        <w:tc>
          <w:tcPr>
            <w:tcW w:w="40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GCGAGAGGTCGAGTTTGCA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5D8D" w:rsidRPr="000B2741" w:rsidRDefault="00705D8D" w:rsidP="00EA23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B7C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UYW5lZ2FzaGltYTwvQXV0aG9yPjxZZWFyPjIwMTA8L1ll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UYW5lZ2FzaGltYTwvQXV0aG9yPjxZZWFyPjIwMTA8L1ll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FB7C7F">
              <w:rPr>
                <w:rFonts w:ascii="Times New Roman" w:hAnsi="Times New Roman" w:cs="Times New Roman"/>
              </w:rPr>
            </w:r>
            <w:r w:rsidRPr="00FB7C7F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</w:t>
            </w:r>
            <w:hyperlink w:anchor="_ENREF_4" w:tooltip="Tanegashima, 2010 #517" w:history="1">
              <w:r>
                <w:rPr>
                  <w:rFonts w:ascii="Times New Roman" w:hAnsi="Times New Roman" w:cs="Times New Roman"/>
                  <w:noProof/>
                </w:rPr>
                <w:t>4</w:t>
              </w:r>
            </w:hyperlink>
            <w:r>
              <w:rPr>
                <w:rFonts w:ascii="Times New Roman" w:hAnsi="Times New Roman" w:cs="Times New Roman"/>
                <w:noProof/>
              </w:rPr>
              <w:t>]</w:t>
            </w:r>
            <w:r w:rsidRPr="00FB7C7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705D8D" w:rsidRPr="000B2741" w:rsidTr="00145153">
        <w:trPr>
          <w:gridAfter w:val="1"/>
          <w:wAfter w:w="960" w:type="dxa"/>
          <w:trHeight w:val="298"/>
        </w:trPr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TNF</w:t>
            </w:r>
            <w:r w:rsidRPr="00EA238B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α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AGAGAGGTTGTTAGGAGTTTGGT</w:t>
            </w:r>
          </w:p>
        </w:tc>
        <w:tc>
          <w:tcPr>
            <w:tcW w:w="40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CTCCTCTGCTTGGTGGTTTG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5D8D" w:rsidRPr="000B2741" w:rsidRDefault="00705D8D" w:rsidP="00EA23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DaG9pPC9BdXRob3I+PFllYXI+MjAxMDwvWWVhcj48UmVj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DaG9pPC9BdXRob3I+PFllYXI+MjAxMDwvWWVhcj48UmVj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</w:t>
            </w:r>
            <w:hyperlink w:anchor="_ENREF_5" w:tooltip="Choi, 2010 #290" w:history="1">
              <w:r>
                <w:rPr>
                  <w:rFonts w:ascii="Calibri" w:eastAsia="Times New Roman" w:hAnsi="Calibri" w:cs="Calibri"/>
                  <w:noProof/>
                  <w:color w:val="000000"/>
                </w:rPr>
                <w:t>5</w:t>
              </w:r>
            </w:hyperlink>
            <w:r>
              <w:rPr>
                <w:rFonts w:ascii="Calibri" w:eastAsia="Times New Roman" w:hAnsi="Calibri" w:cs="Calibri"/>
                <w:noProof/>
                <w:color w:val="000000"/>
              </w:rPr>
              <w:t>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705D8D" w:rsidRPr="000B2741" w:rsidTr="00145153">
        <w:trPr>
          <w:gridAfter w:val="1"/>
          <w:wAfter w:w="960" w:type="dxa"/>
          <w:trHeight w:val="298"/>
        </w:trPr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EA238B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IL-6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TTTTAAAGGAGTTTTTGGAAAAG</w:t>
            </w:r>
          </w:p>
        </w:tc>
        <w:tc>
          <w:tcPr>
            <w:tcW w:w="40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GCATCATCGTTGTTCATAC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5D8D" w:rsidRPr="000B2741" w:rsidRDefault="00705D8D" w:rsidP="00EA23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FB7C7F">
              <w:rPr>
                <w:rFonts w:ascii="Times New Roman" w:hAnsi="Times New Roman" w:cs="Times New Roman"/>
              </w:rPr>
              <w:fldChar w:fldCharType="begin">
                <w:fldData xml:space="preserve">PEVuZE5vdGU+PENpdGU+PEF1dGhvcj5NeXNsaXdpZWM8L0F1dGhvcj48WWVhcj4yMDA3PC9ZZWFy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NeXNsaXdpZWM8L0F1dGhvcj48WWVhcj4yMDA3PC9ZZWFy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FB7C7F">
              <w:rPr>
                <w:rFonts w:ascii="Times New Roman" w:hAnsi="Times New Roman" w:cs="Times New Roman"/>
              </w:rPr>
            </w:r>
            <w:r w:rsidRPr="00FB7C7F"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</w:t>
            </w:r>
            <w:hyperlink w:anchor="_ENREF_6" w:tooltip="Mysliwiec, 2007 #481" w:history="1">
              <w:r>
                <w:rPr>
                  <w:rFonts w:ascii="Times New Roman" w:hAnsi="Times New Roman" w:cs="Times New Roman"/>
                  <w:noProof/>
                </w:rPr>
                <w:t>6</w:t>
              </w:r>
            </w:hyperlink>
            <w:r>
              <w:rPr>
                <w:rFonts w:ascii="Times New Roman" w:hAnsi="Times New Roman" w:cs="Times New Roman"/>
                <w:noProof/>
              </w:rPr>
              <w:t>]</w:t>
            </w:r>
            <w:r w:rsidRPr="00FB7C7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705D8D" w:rsidRPr="000B2741" w:rsidTr="00145153">
        <w:trPr>
          <w:gridAfter w:val="1"/>
          <w:wAfter w:w="960" w:type="dxa"/>
          <w:trHeight w:val="298"/>
        </w:trPr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IKB</w:t>
            </w:r>
            <w:r w:rsidRPr="00EA238B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α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AGTTTGGTTAATAAGGGTGAGG</w:t>
            </w:r>
          </w:p>
        </w:tc>
        <w:tc>
          <w:tcPr>
            <w:tcW w:w="40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CAAAGTCACCAAGTGCTCCACGAT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5D8D" w:rsidRPr="000B2741" w:rsidRDefault="00705D8D" w:rsidP="00EA23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DaG9pPC9BdXRob3I+PFllYXI+MjAxMDwvWWVhcj48UmVj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DaG9pPC9BdXRob3I+PFllYXI+MjAxMDwvWWVhcj48UmVj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</w:t>
            </w:r>
            <w:hyperlink w:anchor="_ENREF_5" w:tooltip="Choi, 2010 #290" w:history="1">
              <w:r>
                <w:rPr>
                  <w:rFonts w:ascii="Calibri" w:eastAsia="Times New Roman" w:hAnsi="Calibri" w:cs="Calibri"/>
                  <w:noProof/>
                  <w:color w:val="000000"/>
                </w:rPr>
                <w:t>5</w:t>
              </w:r>
            </w:hyperlink>
            <w:r>
              <w:rPr>
                <w:rFonts w:ascii="Calibri" w:eastAsia="Times New Roman" w:hAnsi="Calibri" w:cs="Calibri"/>
                <w:noProof/>
                <w:color w:val="000000"/>
              </w:rPr>
              <w:t>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705D8D" w:rsidRPr="000B2741" w:rsidTr="00145153">
        <w:trPr>
          <w:gridAfter w:val="1"/>
          <w:wAfter w:w="960" w:type="dxa"/>
          <w:trHeight w:val="298"/>
        </w:trPr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  <w:r w:rsidRPr="00EA238B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IL-1β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GGAAAATTTTTTTAGGAGGTGATT</w:t>
            </w:r>
          </w:p>
        </w:tc>
        <w:tc>
          <w:tcPr>
            <w:tcW w:w="40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GATCCACACTCTCCAGCTGCA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5D8D" w:rsidRPr="000B2741" w:rsidRDefault="00705D8D" w:rsidP="00EA23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DaG9pPC9BdXRob3I+PFllYXI+MjAxMDwvWWVhcj48UmVj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DaG9pPC9BdXRob3I+PFllYXI+MjAxMDwvWWVhcj48UmVj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</w:t>
            </w:r>
            <w:hyperlink w:anchor="_ENREF_5" w:tooltip="Choi, 2010 #290" w:history="1">
              <w:r>
                <w:rPr>
                  <w:rFonts w:ascii="Calibri" w:eastAsia="Times New Roman" w:hAnsi="Calibri" w:cs="Calibri"/>
                  <w:noProof/>
                  <w:color w:val="000000"/>
                </w:rPr>
                <w:t>5</w:t>
              </w:r>
            </w:hyperlink>
            <w:r>
              <w:rPr>
                <w:rFonts w:ascii="Calibri" w:eastAsia="Times New Roman" w:hAnsi="Calibri" w:cs="Calibri"/>
                <w:noProof/>
                <w:color w:val="000000"/>
              </w:rPr>
              <w:t>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705D8D" w:rsidRPr="000B2741" w:rsidTr="00145153">
        <w:trPr>
          <w:gridAfter w:val="1"/>
          <w:wAfter w:w="960" w:type="dxa"/>
          <w:trHeight w:val="298"/>
        </w:trPr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  <w:r w:rsidRPr="00EA238B">
              <w:rPr>
                <w:rFonts w:ascii="Arial" w:hAnsi="Arial" w:cs="Arial"/>
                <w:sz w:val="20"/>
                <w:szCs w:val="20"/>
              </w:rPr>
              <w:t>CD36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EA238B">
              <w:rPr>
                <w:rFonts w:ascii="Arial" w:hAnsi="Arial" w:cs="Arial"/>
                <w:color w:val="403838"/>
                <w:sz w:val="20"/>
                <w:szCs w:val="20"/>
              </w:rPr>
              <w:t>AATTAGTAGAACCGGGCCAC</w:t>
            </w:r>
          </w:p>
        </w:tc>
        <w:tc>
          <w:tcPr>
            <w:tcW w:w="40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EA238B">
              <w:rPr>
                <w:rFonts w:ascii="Arial" w:hAnsi="Arial" w:cs="Arial"/>
                <w:sz w:val="20"/>
                <w:szCs w:val="20"/>
              </w:rPr>
              <w:t>CCAACTCCCAGGTACAATCA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05D8D" w:rsidRPr="000B2741" w:rsidRDefault="00705D8D" w:rsidP="00EA23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XYW5nPC9BdXRob3I+PFllYXI+MjAxMDwvWWVhcj48UmVj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XYW5nPC9BdXRob3I+PFllYXI+MjAxMDwvWWVhcj48UmVj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>
              <w:rPr>
                <w:rFonts w:ascii="Calibri" w:hAnsi="Calibri" w:cs="Calibri"/>
                <w:noProof/>
                <w:color w:val="000000"/>
              </w:rPr>
              <w:t>[</w:t>
            </w:r>
            <w:hyperlink w:anchor="_ENREF_7" w:tooltip="Wang, 2010 #2496" w:history="1">
              <w:r>
                <w:rPr>
                  <w:rFonts w:ascii="Calibri" w:hAnsi="Calibri" w:cs="Calibri"/>
                  <w:noProof/>
                  <w:color w:val="000000"/>
                </w:rPr>
                <w:t>7</w:t>
              </w:r>
            </w:hyperlink>
            <w:r>
              <w:rPr>
                <w:rFonts w:ascii="Calibri" w:hAnsi="Calibri" w:cs="Calibri"/>
                <w:noProof/>
                <w:color w:val="000000"/>
              </w:rPr>
              <w:t>]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705D8D" w:rsidRPr="000B2741" w:rsidTr="00145153">
        <w:trPr>
          <w:gridAfter w:val="1"/>
          <w:wAfter w:w="960" w:type="dxa"/>
          <w:trHeight w:val="298"/>
        </w:trPr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705D8D" w:rsidRPr="00EA238B" w:rsidRDefault="00705D8D" w:rsidP="00EA238B">
            <w:pPr>
              <w:pStyle w:val="NoSpacing"/>
              <w:rPr>
                <w:rFonts w:ascii="Arial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  <w:t>RPL13A</w:t>
            </w: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705D8D" w:rsidRPr="00EA238B" w:rsidRDefault="00705D8D" w:rsidP="00EA238B">
            <w:pPr>
              <w:pStyle w:val="NoSpacing"/>
              <w:rPr>
                <w:rFonts w:ascii="Arial" w:hAnsi="Arial" w:cs="Arial"/>
                <w:color w:val="403838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AGATGCACTATCCAAGA</w:t>
            </w:r>
          </w:p>
        </w:tc>
        <w:tc>
          <w:tcPr>
            <w:tcW w:w="40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705D8D" w:rsidRPr="00EA238B" w:rsidRDefault="00705D8D" w:rsidP="00EA238B">
            <w:pPr>
              <w:pStyle w:val="NoSpacing"/>
              <w:rPr>
                <w:rFonts w:ascii="Arial" w:hAnsi="Arial" w:cs="Arial"/>
                <w:sz w:val="20"/>
                <w:szCs w:val="20"/>
              </w:rPr>
            </w:pPr>
            <w:r w:rsidRPr="000B2741">
              <w:rPr>
                <w:rFonts w:ascii="Arial" w:eastAsia="Times New Roman" w:hAnsi="Arial" w:cs="Arial"/>
                <w:sz w:val="20"/>
                <w:szCs w:val="20"/>
              </w:rPr>
              <w:t>AGTCTTTATTGGGTTCAC</w:t>
            </w: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705D8D" w:rsidRDefault="00705D8D" w:rsidP="00EA238B">
            <w:pPr>
              <w:pStyle w:val="NoSpacing"/>
              <w:rPr>
                <w:rFonts w:ascii="Calibri" w:hAnsi="Calibri" w:cs="Calibri"/>
                <w:color w:val="000000"/>
              </w:rPr>
            </w:pPr>
          </w:p>
        </w:tc>
      </w:tr>
      <w:tr w:rsidR="00705D8D" w:rsidRPr="000B2741" w:rsidTr="00705D8D">
        <w:trPr>
          <w:gridAfter w:val="1"/>
          <w:wAfter w:w="960" w:type="dxa"/>
          <w:trHeight w:val="300"/>
        </w:trPr>
        <w:tc>
          <w:tcPr>
            <w:tcW w:w="9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sz w:val="20"/>
                <w:szCs w:val="20"/>
              </w:rPr>
            </w:pPr>
          </w:p>
        </w:tc>
        <w:tc>
          <w:tcPr>
            <w:tcW w:w="40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409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705D8D" w:rsidRPr="000B2741" w:rsidRDefault="00705D8D" w:rsidP="000B274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705D8D" w:rsidRPr="000B2741" w:rsidRDefault="00705D8D" w:rsidP="000B274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:rsidR="000B2741" w:rsidRDefault="000B2741"/>
    <w:p w:rsidR="00EA238B" w:rsidRPr="00EA238B" w:rsidRDefault="000B2741" w:rsidP="00EA238B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EA238B" w:rsidRPr="00EA238B">
        <w:rPr>
          <w:rFonts w:ascii="Calibri" w:hAnsi="Calibri" w:cs="Calibri"/>
          <w:noProof/>
        </w:rPr>
        <w:t>1. Biddinger SB, Hernandez-Ono A, Rask-Madsen C, Haas JT, Aleman JO, et al. (2008) Hepatic insulin resistance is sufficient to produce dyslipidemia and susceptibility to atherosclerosis. Cell Metab 7: 125-134.</w:t>
      </w:r>
      <w:bookmarkEnd w:id="0"/>
    </w:p>
    <w:p w:rsidR="00EA238B" w:rsidRPr="00EA238B" w:rsidRDefault="00EA238B" w:rsidP="00EA238B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" w:name="_ENREF_2"/>
      <w:r w:rsidRPr="00EA238B">
        <w:rPr>
          <w:rFonts w:ascii="Calibri" w:hAnsi="Calibri" w:cs="Calibri"/>
          <w:noProof/>
        </w:rPr>
        <w:t>2. Mori T, Kondo H, Hase T, Tokimitsu I, Murase T (2007) Dietary fish oil upregulates intestinal lipid metabolism and reduces body weight gain in C57BL/6J mice. J Nutr 137: 2629-2634.</w:t>
      </w:r>
      <w:bookmarkEnd w:id="1"/>
    </w:p>
    <w:p w:rsidR="00EA238B" w:rsidRPr="00EA238B" w:rsidRDefault="00EA238B" w:rsidP="00EA238B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2" w:name="_ENREF_3"/>
      <w:r w:rsidRPr="00EA238B">
        <w:rPr>
          <w:rFonts w:ascii="Calibri" w:hAnsi="Calibri" w:cs="Calibri"/>
          <w:noProof/>
        </w:rPr>
        <w:t>3. Nogueiras R, Wiedmer P, Perez-Tilve D, Veyrat-Durebex C, Keogh JM, et al. (2007) The central melanocortin system directly controls peripheral lipid metabolism. J Clin Invest 117: 3475-3488.</w:t>
      </w:r>
      <w:bookmarkEnd w:id="2"/>
    </w:p>
    <w:p w:rsidR="00EA238B" w:rsidRPr="00EA238B" w:rsidRDefault="00EA238B" w:rsidP="00EA238B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3" w:name="_ENREF_4"/>
      <w:r w:rsidRPr="00EA238B">
        <w:rPr>
          <w:rFonts w:ascii="Calibri" w:hAnsi="Calibri" w:cs="Calibri"/>
          <w:noProof/>
        </w:rPr>
        <w:t>4. Tanegashima K, Okamoto S, Nakayama Y, Taya C, Shitara H, et al. (2010) CXCL14 deficiency in mice attenuates obesity and inhibits feeding behavior in a novel environment. PLoS One 5: e10321.</w:t>
      </w:r>
      <w:bookmarkEnd w:id="3"/>
    </w:p>
    <w:p w:rsidR="00EA238B" w:rsidRPr="00EA238B" w:rsidRDefault="00EA238B" w:rsidP="00EA238B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4" w:name="_ENREF_5"/>
      <w:r w:rsidRPr="00EA238B">
        <w:rPr>
          <w:rFonts w:ascii="Calibri" w:hAnsi="Calibri" w:cs="Calibri"/>
          <w:noProof/>
        </w:rPr>
        <w:t>5. Choi SJ, Kim F, Schwartz MW, Wisse BE (2010) Cultured hypothalamic neurons are resistant to inflammation and insulin resistance induced by saturated fatty acids. Am J Physiol Endocrinol Metab 298: E1122-1130.</w:t>
      </w:r>
      <w:bookmarkEnd w:id="4"/>
    </w:p>
    <w:p w:rsidR="00EA238B" w:rsidRPr="00EA238B" w:rsidRDefault="00EA238B" w:rsidP="00EA238B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5" w:name="_ENREF_6"/>
      <w:r w:rsidRPr="00EA238B">
        <w:rPr>
          <w:rFonts w:ascii="Calibri" w:hAnsi="Calibri" w:cs="Calibri"/>
          <w:noProof/>
        </w:rPr>
        <w:t>6. Mysliwiec J, Zbucki R, Winnicka MM, Sawicki B, Nikolajuk A, et al. (2007) A crucial role of interleukin-6 in the pathogenesis of thyrotoxicosis-related disturbances of bone turnover in mice. Horm Metab Res 39: 884-888.</w:t>
      </w:r>
      <w:bookmarkEnd w:id="5"/>
    </w:p>
    <w:p w:rsidR="00EA238B" w:rsidRDefault="00EA238B" w:rsidP="00272794">
      <w:pPr>
        <w:spacing w:line="240" w:lineRule="auto"/>
        <w:ind w:left="720" w:hanging="720"/>
        <w:rPr>
          <w:rFonts w:ascii="Calibri" w:hAnsi="Calibri" w:cs="Calibri"/>
          <w:noProof/>
        </w:rPr>
      </w:pPr>
      <w:bookmarkStart w:id="6" w:name="_ENREF_7"/>
      <w:r w:rsidRPr="00EA238B">
        <w:rPr>
          <w:rFonts w:ascii="Calibri" w:hAnsi="Calibri" w:cs="Calibri"/>
          <w:noProof/>
        </w:rPr>
        <w:t>7. Wang P, Liu J, Li Y, Wu S, Luo J, et al. (2010) Peroxisome proliferator-activated receptor {delta} is an essential transcriptional regulator for mitochondrial protection and biogenesis in adult heart. Circ Res 106: 911-919.</w:t>
      </w:r>
      <w:bookmarkEnd w:id="6"/>
    </w:p>
    <w:p w:rsidR="004D028B" w:rsidRDefault="000B2741">
      <w:r>
        <w:lastRenderedPageBreak/>
        <w:fldChar w:fldCharType="end"/>
      </w:r>
      <w:bookmarkStart w:id="7" w:name="_GoBack"/>
      <w:bookmarkEnd w:id="7"/>
    </w:p>
    <w:sectPr w:rsidR="004D028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ezfxtzdg99f5uetrz1x9vw302fpvep5x0z5&quot;&gt;HKFATS&lt;record-ids&gt;&lt;item&gt;290&lt;/item&gt;&lt;item&gt;481&lt;/item&gt;&lt;item&gt;517&lt;/item&gt;&lt;item&gt;2493&lt;/item&gt;&lt;item&gt;2494&lt;/item&gt;&lt;item&gt;2495&lt;/item&gt;&lt;item&gt;2496&lt;/item&gt;&lt;/record-ids&gt;&lt;/item&gt;&lt;/Libraries&gt;"/>
  </w:docVars>
  <w:rsids>
    <w:rsidRoot w:val="00D61485"/>
    <w:rsid w:val="000300B5"/>
    <w:rsid w:val="000B2741"/>
    <w:rsid w:val="00145153"/>
    <w:rsid w:val="00272794"/>
    <w:rsid w:val="00345CF6"/>
    <w:rsid w:val="0038088F"/>
    <w:rsid w:val="004B7918"/>
    <w:rsid w:val="00705D8D"/>
    <w:rsid w:val="008E5855"/>
    <w:rsid w:val="00D61485"/>
    <w:rsid w:val="00EA238B"/>
    <w:rsid w:val="00EB703D"/>
    <w:rsid w:val="00FA72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B2741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EA238B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B2741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EA238B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9259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176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85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84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253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864</Words>
  <Characters>4929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VUMC</Company>
  <LinksUpToDate>false</LinksUpToDate>
  <CharactersWithSpaces>57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eidi Kocalis</dc:creator>
  <cp:lastModifiedBy>Niswender, Kevin D</cp:lastModifiedBy>
  <cp:revision>3</cp:revision>
  <dcterms:created xsi:type="dcterms:W3CDTF">2012-05-22T12:22:00Z</dcterms:created>
  <dcterms:modified xsi:type="dcterms:W3CDTF">2012-05-22T12:22:00Z</dcterms:modified>
</cp:coreProperties>
</file>